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67644" w:rsidRDefault="00567644" w:rsidP="00FC39C1">
      <w:pPr>
        <w:pStyle w:val="ContourTitle"/>
        <w:outlineLvl w:val="0"/>
      </w:pPr>
      <w:r>
        <w:t>Title</w:t>
      </w:r>
    </w:p>
    <w:p w:rsidR="00567644" w:rsidRDefault="00567644" w:rsidP="00567644">
      <w:pPr>
        <w:pStyle w:val="ContourAuthor"/>
      </w:pPr>
      <w:r>
        <w:t>Author’s Name</w:t>
      </w:r>
    </w:p>
    <w:p w:rsidR="00567644" w:rsidRPr="00567644" w:rsidRDefault="00567644" w:rsidP="00567644">
      <w:pPr>
        <w:pStyle w:val="ContourAuthor"/>
      </w:pPr>
      <w:r>
        <w:t>Author’s email</w:t>
      </w:r>
    </w:p>
    <w:p w:rsidR="00567644" w:rsidRDefault="00567644" w:rsidP="00FC39C1">
      <w:pPr>
        <w:pStyle w:val="ContourHeading1"/>
        <w:outlineLvl w:val="0"/>
      </w:pPr>
      <w:r>
        <w:t>Chapter Title (level 1)</w:t>
      </w:r>
    </w:p>
    <w:p w:rsidR="00567644" w:rsidRDefault="0030399A" w:rsidP="0030399A">
      <w:pPr>
        <w:pStyle w:val="ContourParagraph"/>
      </w:pPr>
      <w:r w:rsidRPr="0030399A">
        <w:t xml:space="preserve">This is </w:t>
      </w:r>
      <w:r w:rsidR="00567644">
        <w:t>a</w:t>
      </w:r>
      <w:r w:rsidRPr="0030399A">
        <w:t xml:space="preserve"> standard paragraph text</w:t>
      </w:r>
      <w:r w:rsidR="00567644">
        <w:t xml:space="preserve">. It uses Palatino font family, size 12 and is aligned justified, with the last paragraph line ending on the left. </w:t>
      </w:r>
      <w:r w:rsidR="00837EBF">
        <w:t>We have prepared a set of paragraph styles that make formatting easy. This style is called Contour Paragraph.</w:t>
      </w:r>
    </w:p>
    <w:p w:rsidR="008F6546" w:rsidRDefault="008F6546" w:rsidP="008F6546">
      <w:pPr>
        <w:pStyle w:val="ContourParagraph"/>
      </w:pPr>
      <w:r>
        <w:t>Article text should start with appropriate Heading</w:t>
      </w:r>
      <w:r>
        <w:t xml:space="preserve"> (Chapter Title</w:t>
      </w:r>
      <w:r w:rsidR="00837EBF">
        <w:t>)</w:t>
      </w:r>
      <w:r>
        <w:t xml:space="preserve"> </w:t>
      </w:r>
    </w:p>
    <w:p w:rsidR="00FC39C1" w:rsidRDefault="008F6546" w:rsidP="0030399A">
      <w:pPr>
        <w:pStyle w:val="ContourParagraph"/>
      </w:pPr>
      <w:r>
        <w:t>References section should be a numbered list (AMA - Vancouver citation style)</w:t>
      </w:r>
      <w:r>
        <w:t>. This means that i</w:t>
      </w:r>
      <w:r>
        <w:t>n-text citations should be pointed as [1], [2] or [3,4,5].</w:t>
      </w:r>
      <w:r>
        <w:t xml:space="preserve"> </w:t>
      </w:r>
      <w:r w:rsidR="00FC39C1">
        <w:t xml:space="preserve">Please refer to the author and date of a source </w:t>
      </w:r>
      <w:r w:rsidR="00FC39C1">
        <w:fldChar w:fldCharType="begin"/>
      </w:r>
      <w:r w:rsidR="00294326">
        <w:instrText xml:space="preserve"> ADDIN ZOTERO_ITEM CSL_CITATION {"citationID":"i7VIn95V","properties":{"formattedCitation":"(Treib, 1996)","plainCitation":"(Treib, 1996)","noteIndex":0},"citationItems":[{"id":1067,"uris":["http://zotero.org/users/1010571/items/VQV2QZUG"],"uri":["http://zotero.org/users/1010571/items/VQV2QZUG"],"itemData":{"id":1067,"type":"book","title":"Space calculated in seconds: The Philips Pavilion, Le Corbusier, Edgard Varese","publisher":"Princeton University Press","publisher-place":"Princeton, N.J","number-of-pages":"282","source":"Library of Congress ISBN","event-place":"Princeton, N.J","ISBN":"978-0-691-02137-9","call-number":"NA6750.B7 P497 1996","shortTitle":"Space calculated in seconds","author":[{"family":"Treib","given":"Marc"}],"issued":{"date-parts":[["1996"]]}}}],"schema":"https://github.com/citation-style-language/schema/raw/master/csl-citation.json"} </w:instrText>
      </w:r>
      <w:r w:rsidR="00FC39C1">
        <w:fldChar w:fldCharType="separate"/>
      </w:r>
      <w:r w:rsidR="004E3B24">
        <w:rPr>
          <w:noProof/>
        </w:rPr>
        <w:t>[1]</w:t>
      </w:r>
      <w:r w:rsidR="00FC39C1">
        <w:fldChar w:fldCharType="end"/>
      </w:r>
      <w:r w:rsidR="00FC39C1">
        <w:t xml:space="preserve">. We strongly encourage authors to use a reference manager, such as Zotero. </w:t>
      </w:r>
    </w:p>
    <w:p w:rsidR="00567644" w:rsidRDefault="00567644" w:rsidP="00FC39C1">
      <w:pPr>
        <w:pStyle w:val="ContourHeading2"/>
        <w:outlineLvl w:val="0"/>
      </w:pPr>
      <w:r>
        <w:t>Chapter Subtitle (level 2)</w:t>
      </w:r>
    </w:p>
    <w:p w:rsidR="00567644" w:rsidRDefault="00567644" w:rsidP="00567644">
      <w:pPr>
        <w:pStyle w:val="ContourParagraph"/>
      </w:pPr>
      <w:r>
        <w:t xml:space="preserve">This is another paragraph. This style always appears following a title, subtitle or table and image captions. </w:t>
      </w:r>
    </w:p>
    <w:p w:rsidR="00567644" w:rsidRDefault="00567644" w:rsidP="00FC39C1">
      <w:pPr>
        <w:pStyle w:val="ContourHeading3"/>
        <w:outlineLvl w:val="0"/>
      </w:pPr>
      <w:r>
        <w:t>Chapter Sub-subtitle (level 3)</w:t>
      </w:r>
    </w:p>
    <w:p w:rsidR="00142CF3" w:rsidRDefault="008F6546" w:rsidP="00142CF3">
      <w:pPr>
        <w:pStyle w:val="ContourParagraph"/>
      </w:pPr>
      <w:r>
        <w:t>In-text references for tables and figures are parsed if they mark as "</w:t>
      </w:r>
      <w:proofErr w:type="spellStart"/>
      <w:r>
        <w:t>tabl</w:t>
      </w:r>
      <w:proofErr w:type="spellEnd"/>
      <w:r>
        <w:t xml:space="preserve"> 1.", "table 1", "fig. 1", "figure".</w:t>
      </w:r>
      <w:r>
        <w:t xml:space="preserve"> </w:t>
      </w:r>
      <w:r w:rsidR="00142CF3">
        <w:t xml:space="preserve">Tables </w:t>
      </w:r>
      <w:r w:rsidR="00142CF3" w:rsidRPr="00142CF3">
        <w:t>should be refer</w:t>
      </w:r>
      <w:r w:rsidR="00142CF3">
        <w:t>red to as:</w:t>
      </w:r>
    </w:p>
    <w:p w:rsidR="00142CF3" w:rsidRDefault="00142CF3" w:rsidP="00837EBF">
      <w:pPr>
        <w:pStyle w:val="ContourParagraph"/>
      </w:pPr>
      <w:r>
        <w:t xml:space="preserve">Table </w:t>
      </w:r>
      <w:r w:rsidR="00516D59">
        <w:fldChar w:fldCharType="begin"/>
      </w:r>
      <w:r w:rsidR="00516D59">
        <w:instrText xml:space="preserve"> SEQ Table \* ARABIC </w:instrText>
      </w:r>
      <w:r w:rsidR="00516D59">
        <w:fldChar w:fldCharType="separate"/>
      </w:r>
      <w:r>
        <w:rPr>
          <w:noProof/>
        </w:rPr>
        <w:t>1</w:t>
      </w:r>
      <w:r w:rsidR="00516D59">
        <w:rPr>
          <w:noProof/>
        </w:rPr>
        <w:fldChar w:fldCharType="end"/>
      </w:r>
      <w:r>
        <w:t>: a brief descrip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142CF3" w:rsidTr="00142CF3">
        <w:tc>
          <w:tcPr>
            <w:tcW w:w="4505" w:type="dxa"/>
          </w:tcPr>
          <w:p w:rsidR="00142CF3" w:rsidRDefault="00142CF3" w:rsidP="00142CF3">
            <w:pPr>
              <w:pStyle w:val="ContourParagraph"/>
            </w:pPr>
            <w:r>
              <w:t>Column title</w:t>
            </w:r>
          </w:p>
        </w:tc>
        <w:tc>
          <w:tcPr>
            <w:tcW w:w="4505" w:type="dxa"/>
          </w:tcPr>
          <w:p w:rsidR="00142CF3" w:rsidRDefault="00142CF3" w:rsidP="00142CF3">
            <w:pPr>
              <w:pStyle w:val="ContourParagraph"/>
            </w:pPr>
            <w:r>
              <w:t>Column title</w:t>
            </w:r>
          </w:p>
        </w:tc>
      </w:tr>
      <w:tr w:rsidR="00142CF3" w:rsidTr="00142CF3">
        <w:tc>
          <w:tcPr>
            <w:tcW w:w="4505" w:type="dxa"/>
          </w:tcPr>
          <w:p w:rsidR="00142CF3" w:rsidRDefault="00142CF3" w:rsidP="00142CF3">
            <w:pPr>
              <w:pStyle w:val="ContourParagraph"/>
            </w:pPr>
            <w:r>
              <w:t>Entry one left</w:t>
            </w:r>
          </w:p>
        </w:tc>
        <w:tc>
          <w:tcPr>
            <w:tcW w:w="4505" w:type="dxa"/>
          </w:tcPr>
          <w:p w:rsidR="00142CF3" w:rsidRDefault="00142CF3" w:rsidP="00142CF3">
            <w:pPr>
              <w:pStyle w:val="ContourParagraph"/>
            </w:pPr>
            <w:r>
              <w:t>Entry one right</w:t>
            </w:r>
          </w:p>
        </w:tc>
      </w:tr>
      <w:tr w:rsidR="00142CF3" w:rsidTr="00142CF3">
        <w:tc>
          <w:tcPr>
            <w:tcW w:w="4505" w:type="dxa"/>
          </w:tcPr>
          <w:p w:rsidR="00142CF3" w:rsidRDefault="00142CF3" w:rsidP="00142CF3">
            <w:pPr>
              <w:pStyle w:val="ContourParagraph"/>
            </w:pPr>
            <w:r>
              <w:t>Entry two left</w:t>
            </w:r>
          </w:p>
        </w:tc>
        <w:tc>
          <w:tcPr>
            <w:tcW w:w="4505" w:type="dxa"/>
          </w:tcPr>
          <w:p w:rsidR="00142CF3" w:rsidRDefault="00142CF3" w:rsidP="00142CF3">
            <w:pPr>
              <w:pStyle w:val="ContourParagraph"/>
            </w:pPr>
            <w:r>
              <w:t>Entry two right</w:t>
            </w:r>
          </w:p>
        </w:tc>
      </w:tr>
    </w:tbl>
    <w:p w:rsidR="00142CF3" w:rsidRPr="00142CF3" w:rsidRDefault="00142CF3" w:rsidP="00142CF3">
      <w:pPr>
        <w:pStyle w:val="ContourParagraph"/>
      </w:pPr>
    </w:p>
    <w:p w:rsidR="008F6546" w:rsidRDefault="008F6546" w:rsidP="008F6546">
      <w:pPr>
        <w:pStyle w:val="ContourParagraph"/>
      </w:pPr>
      <w:r>
        <w:t xml:space="preserve">In order to include </w:t>
      </w:r>
      <w:r>
        <w:t>a</w:t>
      </w:r>
      <w:r>
        <w:t xml:space="preserve"> picture, write its caption as a normal paragraph (without using caption option) and insert the photo below using Insert... option in Microsoft Word after its caption.</w:t>
      </w:r>
    </w:p>
    <w:p w:rsidR="00837EBF" w:rsidRDefault="00837EBF" w:rsidP="008F6546">
      <w:pPr>
        <w:pStyle w:val="ContourParagraph"/>
      </w:pPr>
    </w:p>
    <w:p w:rsidR="00837EBF" w:rsidRDefault="00837EBF" w:rsidP="008F6546">
      <w:pPr>
        <w:pStyle w:val="ContourParagraph"/>
      </w:pPr>
    </w:p>
    <w:p w:rsidR="00837EBF" w:rsidRDefault="00837EBF" w:rsidP="008F6546">
      <w:pPr>
        <w:pStyle w:val="ContourParagraph"/>
      </w:pPr>
    </w:p>
    <w:p w:rsidR="00837EBF" w:rsidRDefault="00837EBF" w:rsidP="008F6546">
      <w:pPr>
        <w:pStyle w:val="ContourParagraph"/>
      </w:pPr>
    </w:p>
    <w:p w:rsidR="008F6546" w:rsidRDefault="008F6546" w:rsidP="008F6546">
      <w:pPr>
        <w:pStyle w:val="ContourParagraph"/>
      </w:pPr>
      <w:r w:rsidRPr="008F6546">
        <w:lastRenderedPageBreak/>
        <w:t xml:space="preserve">Figure </w:t>
      </w:r>
      <w:fldSimple w:instr=" SEQ Figure \* ARABIC ">
        <w:r w:rsidRPr="008F6546">
          <w:t>1</w:t>
        </w:r>
      </w:fldSimple>
      <w:r w:rsidRPr="008F6546">
        <w:t>: Interpretation of the word "automagically"</w:t>
      </w:r>
    </w:p>
    <w:p w:rsidR="00190A63" w:rsidRDefault="00190A63" w:rsidP="00190A63">
      <w:pPr>
        <w:pStyle w:val="ContourParagraph"/>
        <w:keepNext/>
      </w:pPr>
      <w:r>
        <w:rPr>
          <w:noProof/>
        </w:rPr>
        <w:drawing>
          <wp:inline distT="0" distB="0" distL="0" distR="0">
            <wp:extent cx="2039815" cy="847812"/>
            <wp:effectExtent l="0" t="0" r="508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1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60056" cy="856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90A63" w:rsidRPr="00190A63" w:rsidRDefault="00190A63" w:rsidP="00190A63">
      <w:pPr>
        <w:pStyle w:val="ContourParagraph"/>
      </w:pPr>
      <w:r>
        <w:t xml:space="preserve">After which the text continues in normal paragraph style (Contour Paragraph). </w:t>
      </w:r>
      <w:r>
        <w:tab/>
      </w:r>
    </w:p>
    <w:p w:rsidR="00FC39C1" w:rsidRDefault="00FC39C1" w:rsidP="00FC39C1">
      <w:pPr>
        <w:pStyle w:val="ContourHeading1"/>
        <w:outlineLvl w:val="0"/>
      </w:pPr>
      <w:r>
        <w:t>References</w:t>
      </w:r>
    </w:p>
    <w:bookmarkStart w:id="0" w:name="_GoBack"/>
    <w:bookmarkEnd w:id="0"/>
    <w:p w:rsidR="00294326" w:rsidRPr="00294326" w:rsidRDefault="00FC39C1" w:rsidP="008F1597">
      <w:pPr>
        <w:pStyle w:val="ContourBibliography"/>
        <w:numPr>
          <w:ilvl w:val="0"/>
          <w:numId w:val="12"/>
        </w:numPr>
      </w:pPr>
      <w:r>
        <w:fldChar w:fldCharType="begin"/>
      </w:r>
      <w:r w:rsidR="00294326">
        <w:instrText xml:space="preserve"> ADDIN ZOTERO_BIBL {"uncited":[],"omitted":[],"custom":[]} CSL_BIBLIOGRAPHY </w:instrText>
      </w:r>
      <w:r>
        <w:fldChar w:fldCharType="separate"/>
      </w:r>
      <w:r w:rsidR="00294326" w:rsidRPr="00294326">
        <w:t xml:space="preserve">Treib, M. (1996). </w:t>
      </w:r>
      <w:r w:rsidR="00294326" w:rsidRPr="00294326">
        <w:rPr>
          <w:i/>
          <w:iCs/>
        </w:rPr>
        <w:t>Space calculated in seconds: The Philips Pavilion, Le Corbusier, Edgard Varese</w:t>
      </w:r>
      <w:r w:rsidR="00294326" w:rsidRPr="00294326">
        <w:t>. Princeton, N.J: Princeton University Press.</w:t>
      </w:r>
    </w:p>
    <w:p w:rsidR="005E10F7" w:rsidRPr="00F502A1" w:rsidRDefault="00FC39C1" w:rsidP="00B20399">
      <w:pPr>
        <w:pStyle w:val="ContourParagraph"/>
      </w:pPr>
      <w:r>
        <w:fldChar w:fldCharType="end"/>
      </w:r>
    </w:p>
    <w:sectPr w:rsidR="005E10F7" w:rsidRPr="00F502A1" w:rsidSect="009A373E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16D59" w:rsidRDefault="00516D59" w:rsidP="00FC39C1">
      <w:r>
        <w:separator/>
      </w:r>
    </w:p>
  </w:endnote>
  <w:endnote w:type="continuationSeparator" w:id="0">
    <w:p w:rsidR="00516D59" w:rsidRDefault="00516D59" w:rsidP="00FC39C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16D59" w:rsidRDefault="00516D59" w:rsidP="00FC39C1">
      <w:r>
        <w:separator/>
      </w:r>
    </w:p>
  </w:footnote>
  <w:footnote w:type="continuationSeparator" w:id="0">
    <w:p w:rsidR="00516D59" w:rsidRDefault="00516D59" w:rsidP="00FC39C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42C29B4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D0AB9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D9AF84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BA8E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FEC6A26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B50A00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FBAD8F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C43EF3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84FAEA4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7607EA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70F1463"/>
    <w:multiLevelType w:val="hybridMultilevel"/>
    <w:tmpl w:val="A4B2D8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6EC1052"/>
    <w:multiLevelType w:val="hybridMultilevel"/>
    <w:tmpl w:val="6EA2B57A"/>
    <w:lvl w:ilvl="0" w:tplc="F2A2EFA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8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9"/>
  </w:num>
  <w:num w:numId="11">
    <w:abstractNumId w:val="1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5"/>
  <w:proofState w:spelling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02A1"/>
    <w:rsid w:val="00142CF3"/>
    <w:rsid w:val="00190A63"/>
    <w:rsid w:val="00294326"/>
    <w:rsid w:val="0030399A"/>
    <w:rsid w:val="004E3B24"/>
    <w:rsid w:val="00516D59"/>
    <w:rsid w:val="00567644"/>
    <w:rsid w:val="005E10F7"/>
    <w:rsid w:val="00837EBF"/>
    <w:rsid w:val="008F1597"/>
    <w:rsid w:val="008F6546"/>
    <w:rsid w:val="009A373E"/>
    <w:rsid w:val="009B0CC3"/>
    <w:rsid w:val="00B20399"/>
    <w:rsid w:val="00F502A1"/>
    <w:rsid w:val="00FC39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4360CDB"/>
  <w15:chartTrackingRefBased/>
  <w15:docId w15:val="{FB2A01FD-1492-4048-B26E-638591E5D9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02A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F502A1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ontourParagraph">
    <w:name w:val="Contour Paragraph"/>
    <w:basedOn w:val="Normal"/>
    <w:qFormat/>
    <w:rsid w:val="00FC39C1"/>
    <w:pPr>
      <w:spacing w:before="120" w:after="120"/>
      <w:jc w:val="both"/>
    </w:pPr>
    <w:rPr>
      <w:rFonts w:ascii="Palatino" w:hAnsi="Palatino"/>
    </w:rPr>
  </w:style>
  <w:style w:type="paragraph" w:customStyle="1" w:styleId="ContourHeading1">
    <w:name w:val="Contour Heading 1"/>
    <w:basedOn w:val="ContourParagraph"/>
    <w:next w:val="ContourParagraph"/>
    <w:qFormat/>
    <w:rsid w:val="00567644"/>
    <w:pPr>
      <w:spacing w:before="480" w:after="480"/>
    </w:pPr>
    <w:rPr>
      <w:b/>
      <w:sz w:val="32"/>
    </w:rPr>
  </w:style>
  <w:style w:type="paragraph" w:customStyle="1" w:styleId="ContourHeading2">
    <w:name w:val="Contour Heading 2"/>
    <w:basedOn w:val="ContourHeading1"/>
    <w:next w:val="ContourParagraph"/>
    <w:qFormat/>
    <w:rsid w:val="00567644"/>
    <w:pPr>
      <w:spacing w:before="360" w:after="360"/>
    </w:pPr>
    <w:rPr>
      <w:sz w:val="26"/>
    </w:rPr>
  </w:style>
  <w:style w:type="paragraph" w:customStyle="1" w:styleId="ContourTitle">
    <w:name w:val="Contour Title"/>
    <w:basedOn w:val="ContourHeading1"/>
    <w:next w:val="ContourAuthor"/>
    <w:qFormat/>
    <w:rsid w:val="00567644"/>
    <w:pPr>
      <w:jc w:val="center"/>
    </w:pPr>
    <w:rPr>
      <w:sz w:val="48"/>
    </w:rPr>
  </w:style>
  <w:style w:type="paragraph" w:customStyle="1" w:styleId="ContourAuthor">
    <w:name w:val="Contour Author"/>
    <w:basedOn w:val="ContourParagraph"/>
    <w:next w:val="ContourHeading1"/>
    <w:qFormat/>
    <w:rsid w:val="00567644"/>
    <w:pPr>
      <w:jc w:val="center"/>
    </w:pPr>
  </w:style>
  <w:style w:type="paragraph" w:customStyle="1" w:styleId="ContourHeading3">
    <w:name w:val="Contour Heading 3"/>
    <w:basedOn w:val="ContourHeading2"/>
    <w:next w:val="ContourParagraph"/>
    <w:qFormat/>
    <w:rsid w:val="00567644"/>
    <w:rPr>
      <w:sz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C39C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C39C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C39C1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FC39C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C39C1"/>
    <w:rPr>
      <w:color w:val="808080"/>
      <w:shd w:val="clear" w:color="auto" w:fill="E6E6E6"/>
    </w:rPr>
  </w:style>
  <w:style w:type="paragraph" w:customStyle="1" w:styleId="ContourFootnote">
    <w:name w:val="Contour Footnote"/>
    <w:basedOn w:val="ContourParagraph"/>
    <w:qFormat/>
    <w:rsid w:val="00FC39C1"/>
    <w:rPr>
      <w:sz w:val="18"/>
      <w:lang w:val="fr-CH"/>
    </w:rPr>
  </w:style>
  <w:style w:type="paragraph" w:customStyle="1" w:styleId="ContourBibliography">
    <w:name w:val="Contour Bibliography"/>
    <w:basedOn w:val="ContourParagraph"/>
    <w:qFormat/>
    <w:rsid w:val="00FC39C1"/>
    <w:pPr>
      <w:ind w:left="720"/>
    </w:pPr>
    <w:rPr>
      <w:sz w:val="22"/>
    </w:rPr>
  </w:style>
  <w:style w:type="paragraph" w:styleId="Bibliography">
    <w:name w:val="Bibliography"/>
    <w:basedOn w:val="Normal"/>
    <w:next w:val="Normal"/>
    <w:uiPriority w:val="37"/>
    <w:unhideWhenUsed/>
    <w:rsid w:val="00FC39C1"/>
    <w:pPr>
      <w:tabs>
        <w:tab w:val="left" w:pos="380"/>
      </w:tabs>
      <w:spacing w:line="480" w:lineRule="auto"/>
      <w:ind w:left="720" w:hanging="720"/>
    </w:pPr>
  </w:style>
  <w:style w:type="table" w:styleId="TableGrid">
    <w:name w:val="Table Grid"/>
    <w:basedOn w:val="TableNormal"/>
    <w:uiPriority w:val="39"/>
    <w:rsid w:val="00142CF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2CF3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1970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3146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238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360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327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95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15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66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060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</Pages>
  <Words>385</Words>
  <Characters>219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lena</dc:creator>
  <cp:keywords/>
  <dc:description/>
  <cp:lastModifiedBy>selena</cp:lastModifiedBy>
  <cp:revision>8</cp:revision>
  <dcterms:created xsi:type="dcterms:W3CDTF">2018-05-29T07:04:00Z</dcterms:created>
  <dcterms:modified xsi:type="dcterms:W3CDTF">2019-08-27T1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C9LANJ9S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